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609C06E"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C31728">
          <w:rPr>
            <w:noProof/>
            <w:webHidden/>
          </w:rPr>
          <w:t>I</w:t>
        </w:r>
        <w:r w:rsidR="00053117">
          <w:rPr>
            <w:noProof/>
            <w:webHidden/>
          </w:rPr>
          <w:fldChar w:fldCharType="end"/>
        </w:r>
      </w:hyperlink>
    </w:p>
    <w:p w14:paraId="53404043" w14:textId="62153168" w:rsidR="00053117" w:rsidRDefault="0043659F">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C31728">
          <w:rPr>
            <w:noProof/>
            <w:webHidden/>
          </w:rPr>
          <w:t>III</w:t>
        </w:r>
        <w:r w:rsidR="00053117">
          <w:rPr>
            <w:noProof/>
            <w:webHidden/>
          </w:rPr>
          <w:fldChar w:fldCharType="end"/>
        </w:r>
      </w:hyperlink>
    </w:p>
    <w:p w14:paraId="62EE28BF" w14:textId="674728F4" w:rsidR="00053117" w:rsidRDefault="0043659F">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C31728">
          <w:rPr>
            <w:noProof/>
            <w:webHidden/>
          </w:rPr>
          <w:t>IV</w:t>
        </w:r>
        <w:r w:rsidR="00053117">
          <w:rPr>
            <w:noProof/>
            <w:webHidden/>
          </w:rPr>
          <w:fldChar w:fldCharType="end"/>
        </w:r>
      </w:hyperlink>
    </w:p>
    <w:p w14:paraId="659E227E" w14:textId="4B4EB22C" w:rsidR="00053117" w:rsidRDefault="0043659F">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C31728">
          <w:rPr>
            <w:noProof/>
            <w:webHidden/>
          </w:rPr>
          <w:t>VI</w:t>
        </w:r>
        <w:r w:rsidR="00053117">
          <w:rPr>
            <w:noProof/>
            <w:webHidden/>
          </w:rPr>
          <w:fldChar w:fldCharType="end"/>
        </w:r>
      </w:hyperlink>
    </w:p>
    <w:p w14:paraId="7E9E2651" w14:textId="5BA3A5EB" w:rsidR="00053117" w:rsidRDefault="0043659F">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C31728">
          <w:rPr>
            <w:noProof/>
            <w:webHidden/>
          </w:rPr>
          <w:t>VII</w:t>
        </w:r>
        <w:r w:rsidR="00053117">
          <w:rPr>
            <w:noProof/>
            <w:webHidden/>
          </w:rPr>
          <w:fldChar w:fldCharType="end"/>
        </w:r>
      </w:hyperlink>
    </w:p>
    <w:p w14:paraId="1430FCDF" w14:textId="000DA462" w:rsidR="00053117" w:rsidRDefault="0043659F">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3661ABD6" w14:textId="7F4D571D" w:rsidR="00053117" w:rsidRDefault="0043659F">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5C0A0CC1" w14:textId="79C24818" w:rsidR="00053117" w:rsidRDefault="0043659F">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C31728">
          <w:rPr>
            <w:noProof/>
            <w:webHidden/>
          </w:rPr>
          <w:t>5</w:t>
        </w:r>
        <w:r w:rsidR="00053117">
          <w:rPr>
            <w:noProof/>
            <w:webHidden/>
          </w:rPr>
          <w:fldChar w:fldCharType="end"/>
        </w:r>
      </w:hyperlink>
    </w:p>
    <w:p w14:paraId="0898240E" w14:textId="29377B83" w:rsidR="00053117" w:rsidRDefault="0043659F">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C31728">
          <w:rPr>
            <w:noProof/>
            <w:webHidden/>
          </w:rPr>
          <w:t>6</w:t>
        </w:r>
        <w:r w:rsidR="00053117">
          <w:rPr>
            <w:noProof/>
            <w:webHidden/>
          </w:rPr>
          <w:fldChar w:fldCharType="end"/>
        </w:r>
      </w:hyperlink>
    </w:p>
    <w:p w14:paraId="4FABDBB1" w14:textId="5DD2C36B" w:rsidR="00053117" w:rsidRDefault="0043659F">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0F17EE65" w14:textId="021410BB" w:rsidR="00053117" w:rsidRDefault="0043659F">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24214B0C" w14:textId="6416E807" w:rsidR="00053117" w:rsidRDefault="0043659F">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C31728">
          <w:rPr>
            <w:noProof/>
            <w:webHidden/>
          </w:rPr>
          <w:t>12</w:t>
        </w:r>
        <w:r w:rsidR="00053117">
          <w:rPr>
            <w:noProof/>
            <w:webHidden/>
          </w:rPr>
          <w:fldChar w:fldCharType="end"/>
        </w:r>
      </w:hyperlink>
    </w:p>
    <w:p w14:paraId="2C48C13C" w14:textId="17BE09B2" w:rsidR="00053117" w:rsidRDefault="0043659F">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C31728">
          <w:rPr>
            <w:noProof/>
            <w:webHidden/>
          </w:rPr>
          <w:t>14</w:t>
        </w:r>
        <w:r w:rsidR="00053117">
          <w:rPr>
            <w:noProof/>
            <w:webHidden/>
          </w:rPr>
          <w:fldChar w:fldCharType="end"/>
        </w:r>
      </w:hyperlink>
    </w:p>
    <w:p w14:paraId="7E29E546" w14:textId="7C8D98CD" w:rsidR="00053117" w:rsidRDefault="0043659F">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C31728">
          <w:rPr>
            <w:noProof/>
            <w:webHidden/>
          </w:rPr>
          <w:t>17</w:t>
        </w:r>
        <w:r w:rsidR="00053117">
          <w:rPr>
            <w:noProof/>
            <w:webHidden/>
          </w:rPr>
          <w:fldChar w:fldCharType="end"/>
        </w:r>
      </w:hyperlink>
    </w:p>
    <w:p w14:paraId="284D9D66" w14:textId="33B72EDB" w:rsidR="00053117" w:rsidRDefault="0043659F">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449C2C58" w14:textId="6854E076" w:rsidR="00053117" w:rsidRDefault="0043659F">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365E0117" w14:textId="363322B9" w:rsidR="00053117" w:rsidRDefault="0043659F">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C31728">
          <w:rPr>
            <w:noProof/>
            <w:webHidden/>
          </w:rPr>
          <w:t>19</w:t>
        </w:r>
        <w:r w:rsidR="00053117">
          <w:rPr>
            <w:noProof/>
            <w:webHidden/>
          </w:rPr>
          <w:fldChar w:fldCharType="end"/>
        </w:r>
      </w:hyperlink>
    </w:p>
    <w:p w14:paraId="4F5C9005" w14:textId="2845B4E8" w:rsidR="00053117" w:rsidRDefault="0043659F">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C31728">
          <w:rPr>
            <w:noProof/>
            <w:webHidden/>
          </w:rPr>
          <w:t>20</w:t>
        </w:r>
        <w:r w:rsidR="00053117">
          <w:rPr>
            <w:noProof/>
            <w:webHidden/>
          </w:rPr>
          <w:fldChar w:fldCharType="end"/>
        </w:r>
      </w:hyperlink>
    </w:p>
    <w:p w14:paraId="2D0DE04A" w14:textId="6C4DDDFE" w:rsidR="00053117" w:rsidRDefault="0043659F">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C31728">
          <w:rPr>
            <w:noProof/>
            <w:webHidden/>
          </w:rPr>
          <w:t>29</w:t>
        </w:r>
        <w:r w:rsidR="00053117">
          <w:rPr>
            <w:noProof/>
            <w:webHidden/>
          </w:rPr>
          <w:fldChar w:fldCharType="end"/>
        </w:r>
      </w:hyperlink>
    </w:p>
    <w:p w14:paraId="086253DF" w14:textId="7868D9B9" w:rsidR="00053117" w:rsidRDefault="0043659F">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C31728">
          <w:rPr>
            <w:noProof/>
            <w:webHidden/>
          </w:rPr>
          <w:t>34</w:t>
        </w:r>
        <w:r w:rsidR="00053117">
          <w:rPr>
            <w:noProof/>
            <w:webHidden/>
          </w:rPr>
          <w:fldChar w:fldCharType="end"/>
        </w:r>
      </w:hyperlink>
    </w:p>
    <w:p w14:paraId="3F385573" w14:textId="5D58613B" w:rsidR="00053117" w:rsidRDefault="0043659F">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C31728">
          <w:rPr>
            <w:noProof/>
            <w:webHidden/>
          </w:rPr>
          <w:t>39</w:t>
        </w:r>
        <w:r w:rsidR="00053117">
          <w:rPr>
            <w:noProof/>
            <w:webHidden/>
          </w:rPr>
          <w:fldChar w:fldCharType="end"/>
        </w:r>
      </w:hyperlink>
    </w:p>
    <w:p w14:paraId="6F32E288" w14:textId="1462180B" w:rsidR="00053117" w:rsidRDefault="0043659F">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0E297FBC" w14:textId="66143772" w:rsidR="00053117" w:rsidRDefault="0043659F">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6915FA61" w14:textId="03FE595D" w:rsidR="00053117" w:rsidRDefault="0043659F">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C31728">
          <w:rPr>
            <w:noProof/>
            <w:webHidden/>
          </w:rPr>
          <w:t>48</w:t>
        </w:r>
        <w:r w:rsidR="00053117">
          <w:rPr>
            <w:noProof/>
            <w:webHidden/>
          </w:rPr>
          <w:fldChar w:fldCharType="end"/>
        </w:r>
      </w:hyperlink>
    </w:p>
    <w:p w14:paraId="0B334617" w14:textId="3A088C62" w:rsidR="00053117" w:rsidRDefault="0043659F">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C31728">
          <w:rPr>
            <w:noProof/>
            <w:webHidden/>
          </w:rPr>
          <w:t>53</w:t>
        </w:r>
        <w:r w:rsidR="00053117">
          <w:rPr>
            <w:noProof/>
            <w:webHidden/>
          </w:rPr>
          <w:fldChar w:fldCharType="end"/>
        </w:r>
      </w:hyperlink>
    </w:p>
    <w:p w14:paraId="49149495" w14:textId="5C83E8DF" w:rsidR="00053117" w:rsidRDefault="0043659F">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C31728">
          <w:rPr>
            <w:noProof/>
            <w:webHidden/>
          </w:rPr>
          <w:t>57</w:t>
        </w:r>
        <w:r w:rsidR="00053117">
          <w:rPr>
            <w:noProof/>
            <w:webHidden/>
          </w:rPr>
          <w:fldChar w:fldCharType="end"/>
        </w:r>
      </w:hyperlink>
    </w:p>
    <w:p w14:paraId="3594E2C2" w14:textId="782F4A61" w:rsidR="00053117" w:rsidRDefault="0043659F">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C31728">
          <w:rPr>
            <w:noProof/>
            <w:webHidden/>
          </w:rPr>
          <w:t>59</w:t>
        </w:r>
        <w:r w:rsidR="00053117">
          <w:rPr>
            <w:noProof/>
            <w:webHidden/>
          </w:rPr>
          <w:fldChar w:fldCharType="end"/>
        </w:r>
      </w:hyperlink>
    </w:p>
    <w:p w14:paraId="2BCC0305" w14:textId="06F862A6" w:rsidR="00053117" w:rsidRDefault="0043659F">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4C9CA8CA" w14:textId="0053223E" w:rsidR="00053117" w:rsidRDefault="0043659F">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31041C49" w14:textId="332C970B" w:rsidR="00053117" w:rsidRDefault="0043659F">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C31728">
          <w:rPr>
            <w:noProof/>
            <w:webHidden/>
          </w:rPr>
          <w:t>77</w:t>
        </w:r>
        <w:r w:rsidR="00053117">
          <w:rPr>
            <w:noProof/>
            <w:webHidden/>
          </w:rPr>
          <w:fldChar w:fldCharType="end"/>
        </w:r>
      </w:hyperlink>
    </w:p>
    <w:p w14:paraId="05BDDA44" w14:textId="58473B3C" w:rsidR="00053117" w:rsidRDefault="0043659F">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C31728">
          <w:rPr>
            <w:noProof/>
            <w:webHidden/>
          </w:rPr>
          <w:t>79</w:t>
        </w:r>
        <w:r w:rsidR="00053117">
          <w:rPr>
            <w:noProof/>
            <w:webHidden/>
          </w:rPr>
          <w:fldChar w:fldCharType="end"/>
        </w:r>
      </w:hyperlink>
    </w:p>
    <w:p w14:paraId="5F6B0997" w14:textId="1A7518A8" w:rsidR="00053117" w:rsidRDefault="0043659F">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C31728">
          <w:rPr>
            <w:noProof/>
            <w:webHidden/>
          </w:rPr>
          <w:t>86</w:t>
        </w:r>
        <w:r w:rsidR="00053117">
          <w:rPr>
            <w:noProof/>
            <w:webHidden/>
          </w:rPr>
          <w:fldChar w:fldCharType="end"/>
        </w:r>
      </w:hyperlink>
    </w:p>
    <w:p w14:paraId="285BCA1C" w14:textId="3C2E7255" w:rsidR="00053117" w:rsidRDefault="0043659F">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C31728">
          <w:rPr>
            <w:noProof/>
            <w:webHidden/>
          </w:rPr>
          <w:t>127</w:t>
        </w:r>
        <w:r w:rsidR="00053117">
          <w:rPr>
            <w:noProof/>
            <w:webHidden/>
          </w:rPr>
          <w:fldChar w:fldCharType="end"/>
        </w:r>
      </w:hyperlink>
    </w:p>
    <w:p w14:paraId="64656F5C" w14:textId="5845456B" w:rsidR="00053117" w:rsidRDefault="0043659F">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C31728">
          <w:rPr>
            <w:noProof/>
            <w:webHidden/>
          </w:rPr>
          <w:t>133</w:t>
        </w:r>
        <w:r w:rsidR="00053117">
          <w:rPr>
            <w:noProof/>
            <w:webHidden/>
          </w:rPr>
          <w:fldChar w:fldCharType="end"/>
        </w:r>
      </w:hyperlink>
    </w:p>
    <w:p w14:paraId="226DF870" w14:textId="2FC7CDC7" w:rsidR="00053117" w:rsidRDefault="0043659F">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C31728">
          <w:rPr>
            <w:noProof/>
            <w:webHidden/>
          </w:rPr>
          <w:t>142</w:t>
        </w:r>
        <w:r w:rsidR="00053117">
          <w:rPr>
            <w:noProof/>
            <w:webHidden/>
          </w:rPr>
          <w:fldChar w:fldCharType="end"/>
        </w:r>
      </w:hyperlink>
    </w:p>
    <w:p w14:paraId="6FE09642" w14:textId="442BCAE0" w:rsidR="00053117" w:rsidRDefault="0043659F">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C31728">
          <w:rPr>
            <w:noProof/>
            <w:webHidden/>
          </w:rPr>
          <w:t>149</w:t>
        </w:r>
        <w:r w:rsidR="00053117">
          <w:rPr>
            <w:noProof/>
            <w:webHidden/>
          </w:rPr>
          <w:fldChar w:fldCharType="end"/>
        </w:r>
      </w:hyperlink>
    </w:p>
    <w:p w14:paraId="15F15D50" w14:textId="6DD09A3D" w:rsidR="00053117" w:rsidRDefault="0043659F">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C31728">
          <w:rPr>
            <w:noProof/>
            <w:webHidden/>
          </w:rPr>
          <w:t>155</w:t>
        </w:r>
        <w:r w:rsidR="00053117">
          <w:rPr>
            <w:noProof/>
            <w:webHidden/>
          </w:rPr>
          <w:fldChar w:fldCharType="end"/>
        </w:r>
      </w:hyperlink>
    </w:p>
    <w:p w14:paraId="679578F0" w14:textId="59A89A2C" w:rsidR="00053117" w:rsidRDefault="0043659F">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C31728">
          <w:rPr>
            <w:noProof/>
            <w:webHidden/>
          </w:rPr>
          <w:t>168</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1AD01369"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C31728">
          <w:rPr>
            <w:noProof/>
            <w:webHidden/>
          </w:rPr>
          <w:t>19</w:t>
        </w:r>
        <w:r w:rsidR="00B17C19">
          <w:rPr>
            <w:noProof/>
            <w:webHidden/>
          </w:rPr>
          <w:fldChar w:fldCharType="end"/>
        </w:r>
      </w:hyperlink>
    </w:p>
    <w:p w14:paraId="2961B0F3" w14:textId="07E845F3" w:rsidR="00B17C19" w:rsidRDefault="0043659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C31728">
          <w:rPr>
            <w:noProof/>
            <w:webHidden/>
          </w:rPr>
          <w:t>29</w:t>
        </w:r>
        <w:r w:rsidR="00B17C19">
          <w:rPr>
            <w:noProof/>
            <w:webHidden/>
          </w:rPr>
          <w:fldChar w:fldCharType="end"/>
        </w:r>
      </w:hyperlink>
    </w:p>
    <w:p w14:paraId="23CE238F" w14:textId="747892EF" w:rsidR="00B17C19" w:rsidRDefault="0043659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C31728">
          <w:rPr>
            <w:noProof/>
            <w:webHidden/>
          </w:rPr>
          <w:t>30</w:t>
        </w:r>
        <w:r w:rsidR="00B17C19">
          <w:rPr>
            <w:noProof/>
            <w:webHidden/>
          </w:rPr>
          <w:fldChar w:fldCharType="end"/>
        </w:r>
      </w:hyperlink>
    </w:p>
    <w:p w14:paraId="3636F127" w14:textId="1D8F80F3" w:rsidR="00B17C19" w:rsidRDefault="0043659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C31728">
          <w:rPr>
            <w:noProof/>
            <w:webHidden/>
          </w:rPr>
          <w:t>32</w:t>
        </w:r>
        <w:r w:rsidR="00B17C19">
          <w:rPr>
            <w:noProof/>
            <w:webHidden/>
          </w:rPr>
          <w:fldChar w:fldCharType="end"/>
        </w:r>
      </w:hyperlink>
    </w:p>
    <w:p w14:paraId="74CE3497" w14:textId="7057C5CE" w:rsidR="00B17C19" w:rsidRDefault="0043659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C31728">
          <w:rPr>
            <w:noProof/>
            <w:webHidden/>
          </w:rPr>
          <w:t>33</w:t>
        </w:r>
        <w:r w:rsidR="00B17C19">
          <w:rPr>
            <w:noProof/>
            <w:webHidden/>
          </w:rPr>
          <w:fldChar w:fldCharType="end"/>
        </w:r>
      </w:hyperlink>
    </w:p>
    <w:p w14:paraId="25C47360" w14:textId="771FFC12" w:rsidR="00B17C19" w:rsidRDefault="0043659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C31728">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6EBF41C4"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C31728">
          <w:rPr>
            <w:noProof/>
            <w:webHidden/>
          </w:rPr>
          <w:t>4</w:t>
        </w:r>
        <w:r>
          <w:rPr>
            <w:noProof/>
            <w:webHidden/>
          </w:rPr>
          <w:fldChar w:fldCharType="end"/>
        </w:r>
      </w:hyperlink>
    </w:p>
    <w:p w14:paraId="76C25AAE" w14:textId="6815A6DF"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C31728">
          <w:rPr>
            <w:noProof/>
            <w:webHidden/>
          </w:rPr>
          <w:t>15</w:t>
        </w:r>
        <w:r>
          <w:rPr>
            <w:noProof/>
            <w:webHidden/>
          </w:rPr>
          <w:fldChar w:fldCharType="end"/>
        </w:r>
      </w:hyperlink>
    </w:p>
    <w:p w14:paraId="3505F3AD" w14:textId="69AF8F33"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C31728">
          <w:rPr>
            <w:noProof/>
            <w:webHidden/>
          </w:rPr>
          <w:t>18</w:t>
        </w:r>
        <w:r>
          <w:rPr>
            <w:noProof/>
            <w:webHidden/>
          </w:rPr>
          <w:fldChar w:fldCharType="end"/>
        </w:r>
      </w:hyperlink>
    </w:p>
    <w:p w14:paraId="406209F1" w14:textId="4690BEF7" w:rsidR="009216BA" w:rsidRDefault="0043659F"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C31728">
          <w:rPr>
            <w:noProof/>
            <w:webHidden/>
          </w:rPr>
          <w:t>20</w:t>
        </w:r>
        <w:r w:rsidR="009216BA">
          <w:rPr>
            <w:noProof/>
            <w:webHidden/>
          </w:rPr>
          <w:fldChar w:fldCharType="end"/>
        </w:r>
      </w:hyperlink>
    </w:p>
    <w:p w14:paraId="0C243114" w14:textId="6804D4B4" w:rsidR="009216BA" w:rsidRDefault="0043659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C31728">
          <w:rPr>
            <w:noProof/>
            <w:webHidden/>
          </w:rPr>
          <w:t>22</w:t>
        </w:r>
        <w:r w:rsidR="009216BA">
          <w:rPr>
            <w:noProof/>
            <w:webHidden/>
          </w:rPr>
          <w:fldChar w:fldCharType="end"/>
        </w:r>
      </w:hyperlink>
    </w:p>
    <w:p w14:paraId="637B8D87" w14:textId="4ADD1C37" w:rsidR="009216BA" w:rsidRDefault="0043659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C31728">
          <w:rPr>
            <w:noProof/>
            <w:webHidden/>
          </w:rPr>
          <w:t>23</w:t>
        </w:r>
        <w:r w:rsidR="009216BA">
          <w:rPr>
            <w:noProof/>
            <w:webHidden/>
          </w:rPr>
          <w:fldChar w:fldCharType="end"/>
        </w:r>
      </w:hyperlink>
    </w:p>
    <w:p w14:paraId="15F155E7" w14:textId="7F07A41E" w:rsidR="009216BA" w:rsidRDefault="0043659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C31728">
          <w:rPr>
            <w:noProof/>
            <w:webHidden/>
          </w:rPr>
          <w:t>24</w:t>
        </w:r>
        <w:r w:rsidR="009216BA">
          <w:rPr>
            <w:noProof/>
            <w:webHidden/>
          </w:rPr>
          <w:fldChar w:fldCharType="end"/>
        </w:r>
      </w:hyperlink>
    </w:p>
    <w:p w14:paraId="66793AEF" w14:textId="468A7BEB" w:rsidR="009216BA" w:rsidRDefault="0043659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C31728">
          <w:rPr>
            <w:noProof/>
            <w:webHidden/>
          </w:rPr>
          <w:t>25</w:t>
        </w:r>
        <w:r w:rsidR="009216BA">
          <w:rPr>
            <w:noProof/>
            <w:webHidden/>
          </w:rPr>
          <w:fldChar w:fldCharType="end"/>
        </w:r>
      </w:hyperlink>
    </w:p>
    <w:p w14:paraId="53D6CF9F" w14:textId="03893E8F" w:rsidR="009216BA" w:rsidRDefault="0043659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72E7D6B5" w14:textId="635B2D7C" w:rsidR="009216BA" w:rsidRDefault="0043659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4324D6B0" w14:textId="05D1403C" w:rsidR="009216BA" w:rsidRDefault="0043659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C31728">
          <w:rPr>
            <w:noProof/>
            <w:webHidden/>
          </w:rPr>
          <w:t>27</w:t>
        </w:r>
        <w:r w:rsidR="009216BA">
          <w:rPr>
            <w:noProof/>
            <w:webHidden/>
          </w:rPr>
          <w:fldChar w:fldCharType="end"/>
        </w:r>
      </w:hyperlink>
    </w:p>
    <w:p w14:paraId="774CFE5E" w14:textId="7925AC73" w:rsidR="009216BA" w:rsidRDefault="0043659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C31728">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lastRenderedPageBreak/>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0C862E46"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5E7E6B72"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於人工智慧學習成就、學習態度，以及模擬式教學的課堂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5301F6F4"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Pr>
          <w:rFonts w:hint="eastAsia"/>
        </w:rPr>
        <w:t>的操作互動，模擬</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0DC264E0"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50432A" w:rsidRDefault="0050432A" w:rsidP="0050432A">
      <w:pPr>
        <w:ind w:firstLineChars="0" w:firstLine="0"/>
        <w:rPr>
          <w:b/>
          <w:bCs/>
        </w:rPr>
      </w:pPr>
      <w:r w:rsidRPr="0050432A">
        <w:rPr>
          <w:rFonts w:hint="eastAsia"/>
          <w:b/>
          <w:bCs/>
        </w:rPr>
        <w:t>三、學習態度</w:t>
      </w:r>
    </w:p>
    <w:p w14:paraId="038F877A" w14:textId="0C0D62A2" w:rsidR="0050432A" w:rsidRPr="00EC43B2" w:rsidRDefault="00EC43B2" w:rsidP="00EC43B2">
      <w:pPr>
        <w:ind w:firstLine="480"/>
      </w:pPr>
      <w:r>
        <w:rPr>
          <w:rFonts w:hint="eastAsia"/>
        </w:rPr>
        <w:t>本研究之學習態度為評估學生對於人工智慧課程態度、電腦科學態度，以及模擬式教學策略之課堂感受，評估方式包含態度問卷以及半結構式訪談。態度問卷於實驗前及實驗後分別實施一次；半結構式訪談則於實驗後實施。態度問卷之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004E6409">
        <w:rPr>
          <w:rFonts w:hint="eastAsia"/>
        </w:rPr>
        <w:t>、「</w:t>
      </w:r>
      <w:r w:rsidR="004E6409" w:rsidRPr="000A2E19">
        <w:rPr>
          <w:rFonts w:hint="eastAsia"/>
        </w:rPr>
        <w:t>對於人工智慧學習自我評鑑</w:t>
      </w:r>
      <w:r w:rsidR="004E6409">
        <w:rPr>
          <w:rFonts w:hint="eastAsia"/>
        </w:rPr>
        <w:t>」</w:t>
      </w:r>
      <w:r w:rsidR="00243F29">
        <w:rPr>
          <w:rFonts w:hint="eastAsia"/>
        </w:rPr>
        <w:t>四個面向</w:t>
      </w:r>
      <w:r>
        <w:rPr>
          <w:rFonts w:hint="eastAsia"/>
        </w:rPr>
        <w:t>，</w:t>
      </w:r>
      <w:r w:rsidR="006E048B">
        <w:rPr>
          <w:rFonts w:hint="eastAsia"/>
        </w:rPr>
        <w:t>另外</w:t>
      </w:r>
      <w:r>
        <w:rPr>
          <w:rFonts w:hint="eastAsia"/>
        </w:rPr>
        <w:t>針對實驗組</w:t>
      </w:r>
      <w:r w:rsidR="006E048B">
        <w:rPr>
          <w:rFonts w:hint="eastAsia"/>
        </w:rPr>
        <w:t>調查</w:t>
      </w:r>
      <w:r>
        <w:rPr>
          <w:rFonts w:hint="eastAsia"/>
        </w:rPr>
        <w:t>「</w:t>
      </w:r>
      <w:r w:rsidR="006E048B">
        <w:rPr>
          <w:rFonts w:hint="eastAsia"/>
        </w:rPr>
        <w:t>模擬式教學策略之課堂感受</w:t>
      </w:r>
      <w:r>
        <w:rPr>
          <w:rFonts w:hint="eastAsia"/>
        </w:rPr>
        <w:t>」</w:t>
      </w:r>
      <w:r w:rsidR="00243F29">
        <w:rPr>
          <w:rFonts w:hint="eastAsia"/>
        </w:rPr>
        <w:t>，以及針對控制組調查「講述式教學之課堂感受」</w:t>
      </w:r>
      <w:r>
        <w:rPr>
          <w:rFonts w:hint="eastAsia"/>
        </w:rPr>
        <w:t>，題型採用李克特氏五點量表以及問答題，態度問卷詳細內容請見附錄</w:t>
      </w:r>
      <w:r w:rsidR="00243F29">
        <w:rPr>
          <w:rFonts w:hint="eastAsia"/>
        </w:rPr>
        <w:t>七</w:t>
      </w:r>
      <w:r>
        <w:rPr>
          <w:rFonts w:hint="eastAsia"/>
        </w:rPr>
        <w:t>，半結構式訪談題目請見第三章第</w:t>
      </w:r>
      <w:r w:rsidR="00F82A39">
        <w:rPr>
          <w:rFonts w:hint="eastAsia"/>
        </w:rPr>
        <w:t>五</w:t>
      </w:r>
      <w:r>
        <w:rPr>
          <w:rFonts w:hint="eastAsia"/>
        </w:rPr>
        <w:t>節之表</w:t>
      </w:r>
      <w:r>
        <w:rPr>
          <w:rFonts w:hint="eastAsia"/>
        </w:rPr>
        <w:t xml:space="preserve"> 3-</w:t>
      </w:r>
      <w:r w:rsidR="00F82A39">
        <w:t>6</w:t>
      </w:r>
      <w:r>
        <w:rPr>
          <w:rFonts w:hint="eastAsia"/>
        </w:rPr>
        <w:t>。</w:t>
      </w:r>
    </w:p>
    <w:p w14:paraId="6B6EA7F5" w14:textId="6B248E95" w:rsidR="0050432A" w:rsidRDefault="0050432A" w:rsidP="00C13D96">
      <w:pPr>
        <w:ind w:firstLine="480"/>
      </w:pPr>
    </w:p>
    <w:p w14:paraId="7CC31350" w14:textId="77777777" w:rsidR="0050432A" w:rsidRPr="0008777E" w:rsidRDefault="0050432A"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0D0532D0"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w:t>
      </w:r>
      <w:r w:rsidR="005A2FEA">
        <w:rPr>
          <w:rFonts w:hint="eastAsia"/>
        </w:rPr>
        <w:t>在科學教育的研究中，</w:t>
      </w:r>
      <w:r w:rsidR="005A2FEA">
        <w:rPr>
          <w:rFonts w:hint="eastAsia"/>
        </w:rPr>
        <w:t>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7D4DECA"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C31728">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A7A2AA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70A7350"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p>
    <w:p w14:paraId="1A076BEA" w14:textId="35CCA3C4"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lastRenderedPageBreak/>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FEE3A50" w:rsidR="00866B9A" w:rsidRPr="001A508A" w:rsidRDefault="001A508A" w:rsidP="00D1261F">
      <w:pPr>
        <w:ind w:firstLine="480"/>
        <w:rPr>
          <w:rFonts w:hint="eastAsia"/>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rFonts w:hint="eastAsia"/>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rFonts w:hint="eastAsia"/>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向教師提問，將概念學習起來之後，再回到應用的過程，或是進到反思的過程後再應用。</w:t>
      </w:r>
    </w:p>
    <w:p w14:paraId="000DB429" w14:textId="28C54B6F" w:rsidR="00494019" w:rsidRDefault="00494019" w:rsidP="00494019">
      <w:pPr>
        <w:ind w:firstLine="480"/>
      </w:pPr>
    </w:p>
    <w:p w14:paraId="33EBA031" w14:textId="77777777" w:rsidR="00494019" w:rsidRDefault="00494019" w:rsidP="00494019">
      <w:pPr>
        <w:ind w:firstLine="480"/>
        <w:rPr>
          <w:rFonts w:hint="eastAsia"/>
        </w:rPr>
      </w:pPr>
    </w:p>
    <w:p w14:paraId="7C8FAAE6" w14:textId="1D61019E" w:rsidR="002075B8" w:rsidRPr="002075B8" w:rsidRDefault="002075B8" w:rsidP="002075B8">
      <w:pPr>
        <w:ind w:firstLineChars="0" w:firstLine="0"/>
        <w:rPr>
          <w:b/>
          <w:bCs/>
        </w:rPr>
      </w:pPr>
      <w:r w:rsidRPr="002075B8">
        <w:rPr>
          <w:rFonts w:hint="eastAsia"/>
          <w:b/>
          <w:bCs/>
        </w:rPr>
        <w:lastRenderedPageBreak/>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101533EB" w:rsidR="00EA13EE" w:rsidRDefault="00EA13EE" w:rsidP="00926846">
      <w:pPr>
        <w:ind w:firstLine="480"/>
        <w:jc w:val="center"/>
      </w:pPr>
      <w:r>
        <w:rPr>
          <w:rFonts w:hint="eastAsia"/>
          <w:noProof/>
        </w:rPr>
        <w:drawing>
          <wp:inline distT="0" distB="0" distL="0" distR="0" wp14:anchorId="32B9A285" wp14:editId="0EAEABED">
            <wp:extent cx="2156442" cy="1800000"/>
            <wp:effectExtent l="0" t="0" r="3175" b="381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56442" cy="1800000"/>
                    </a:xfrm>
                    <a:prstGeom prst="rect">
                      <a:avLst/>
                    </a:prstGeom>
                  </pic:spPr>
                </pic:pic>
              </a:graphicData>
            </a:graphic>
          </wp:inline>
        </w:drawing>
      </w:r>
      <w:r>
        <w:rPr>
          <w:rFonts w:hint="eastAsia"/>
          <w:noProof/>
        </w:rPr>
        <w:drawing>
          <wp:inline distT="0" distB="0" distL="0" distR="0" wp14:anchorId="5F5593B9" wp14:editId="6177D072">
            <wp:extent cx="2090186" cy="1800000"/>
            <wp:effectExtent l="0" t="0" r="5715" b="381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90186" cy="1800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3660A01A">
            <wp:extent cx="2079122" cy="1800000"/>
            <wp:effectExtent l="0" t="0" r="381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79122" cy="1800000"/>
                    </a:xfrm>
                    <a:prstGeom prst="rect">
                      <a:avLst/>
                    </a:prstGeom>
                  </pic:spPr>
                </pic:pic>
              </a:graphicData>
            </a:graphic>
          </wp:inline>
        </w:drawing>
      </w:r>
      <w:r>
        <w:rPr>
          <w:rFonts w:hint="eastAsia"/>
          <w:noProof/>
        </w:rPr>
        <w:drawing>
          <wp:inline distT="0" distB="0" distL="0" distR="0" wp14:anchorId="24313054" wp14:editId="655D5A0D">
            <wp:extent cx="2043433" cy="1800000"/>
            <wp:effectExtent l="0" t="0" r="1270" b="381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43433" cy="1800000"/>
                    </a:xfrm>
                    <a:prstGeom prst="rect">
                      <a:avLst/>
                    </a:prstGeom>
                  </pic:spPr>
                </pic:pic>
              </a:graphicData>
            </a:graphic>
          </wp:inline>
        </w:drawing>
      </w:r>
    </w:p>
    <w:p w14:paraId="72824D02" w14:textId="327466A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2570EA4F">
            <wp:extent cx="2524149" cy="1980000"/>
            <wp:effectExtent l="0" t="0" r="3175"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4149" cy="1980000"/>
                    </a:xfrm>
                    <a:prstGeom prst="rect">
                      <a:avLst/>
                    </a:prstGeom>
                  </pic:spPr>
                </pic:pic>
              </a:graphicData>
            </a:graphic>
          </wp:inline>
        </w:drawing>
      </w:r>
      <w:r>
        <w:rPr>
          <w:rFonts w:hint="eastAsia"/>
          <w:noProof/>
        </w:rPr>
        <w:drawing>
          <wp:inline distT="0" distB="0" distL="0" distR="0" wp14:anchorId="54D59499" wp14:editId="141585CB">
            <wp:extent cx="2534884" cy="1980000"/>
            <wp:effectExtent l="0" t="0" r="5715"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34884" cy="198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FCBA971">
            <wp:extent cx="2536005" cy="1980000"/>
            <wp:effectExtent l="0" t="0" r="4445"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36005" cy="1980000"/>
                    </a:xfrm>
                    <a:prstGeom prst="rect">
                      <a:avLst/>
                    </a:prstGeom>
                  </pic:spPr>
                </pic:pic>
              </a:graphicData>
            </a:graphic>
          </wp:inline>
        </w:drawing>
      </w:r>
    </w:p>
    <w:p w14:paraId="3D1598DE" w14:textId="2997383C"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w:t>
      </w:r>
      <w:r w:rsidR="00832EF8">
        <w:rPr>
          <w:rFonts w:hint="eastAsia"/>
        </w:rPr>
        <w:lastRenderedPageBreak/>
        <w:t>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6F7E1861"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45A69770">
            <wp:extent cx="1757125" cy="1800000"/>
            <wp:effectExtent l="0" t="0" r="0" b="381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757125" cy="1800000"/>
                    </a:xfrm>
                    <a:prstGeom prst="rect">
                      <a:avLst/>
                    </a:prstGeom>
                  </pic:spPr>
                </pic:pic>
              </a:graphicData>
            </a:graphic>
          </wp:inline>
        </w:drawing>
      </w:r>
      <w:r>
        <w:rPr>
          <w:rFonts w:hint="eastAsia"/>
          <w:noProof/>
        </w:rPr>
        <w:drawing>
          <wp:inline distT="0" distB="0" distL="0" distR="0" wp14:anchorId="4F2DB2EC" wp14:editId="08D971BA">
            <wp:extent cx="1793425" cy="1800000"/>
            <wp:effectExtent l="0" t="0" r="0" b="381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3425" cy="180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AFFB50E">
            <wp:extent cx="1813504" cy="1800000"/>
            <wp:effectExtent l="0" t="0" r="3175" b="381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13504" cy="1800000"/>
                    </a:xfrm>
                    <a:prstGeom prst="rect">
                      <a:avLst/>
                    </a:prstGeom>
                  </pic:spPr>
                </pic:pic>
              </a:graphicData>
            </a:graphic>
          </wp:inline>
        </w:drawing>
      </w:r>
      <w:r>
        <w:rPr>
          <w:rFonts w:hint="eastAsia"/>
          <w:noProof/>
        </w:rPr>
        <w:drawing>
          <wp:inline distT="0" distB="0" distL="0" distR="0" wp14:anchorId="2D10ABBE" wp14:editId="345FD224">
            <wp:extent cx="1816860" cy="1800000"/>
            <wp:effectExtent l="0" t="0" r="0" b="381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16860" cy="1800000"/>
                    </a:xfrm>
                    <a:prstGeom prst="rect">
                      <a:avLst/>
                    </a:prstGeom>
                  </pic:spPr>
                </pic:pic>
              </a:graphicData>
            </a:graphic>
          </wp:inline>
        </w:drawing>
      </w:r>
    </w:p>
    <w:p w14:paraId="061BF5BE" w14:textId="44D4E6E9"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49943C0F"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D55B1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AEE8122"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37F9FB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C7BDBFD"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762989E"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7943AB5"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582AEC89"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3246DA1E"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w:t>
      </w:r>
      <w:r w:rsidR="00AA72DA">
        <w:rPr>
          <w:rFonts w:hint="eastAsia"/>
        </w:rPr>
        <w:t>視覺化模擬輔助人工智慧教學</w:t>
      </w:r>
      <w:r w:rsidR="00AA72DA">
        <w:rPr>
          <w:rFonts w:hint="eastAsia"/>
        </w:rPr>
        <w:t>的學生有較佳的人工智慧概念學習表現。</w:t>
      </w:r>
    </w:p>
    <w:p w14:paraId="4F6193B1" w14:textId="77777777" w:rsidR="00E20927" w:rsidRPr="00A0019D" w:rsidRDefault="00E20927" w:rsidP="0088487D">
      <w:pPr>
        <w:ind w:firstLineChars="0" w:firstLine="480"/>
      </w:pPr>
    </w:p>
    <w:p w14:paraId="4D03CFFA" w14:textId="79ADDE1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rFonts w:hint="eastAsia"/>
          <w:color w:val="000000" w:themeColor="text1"/>
        </w:rPr>
      </w:pPr>
    </w:p>
    <w:p w14:paraId="34D358E4" w14:textId="293FD53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58BC5E22"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rPr>
          <w:rFonts w:hint="eastAsia"/>
        </w:rPr>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rPr>
          <w:rFonts w:hint="eastAsia"/>
        </w:rPr>
      </w:pPr>
    </w:p>
    <w:p w14:paraId="59E69E3D" w14:textId="5F7ABCA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rPr>
          <w:rFonts w:hint="eastAsia"/>
        </w:rPr>
      </w:pPr>
    </w:p>
    <w:p w14:paraId="53BC6088" w14:textId="4A9D3021"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28FF3B68"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A100B0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rPr>
          <w:rFonts w:hint="eastAsia"/>
        </w:rPr>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F830349"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39F984B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D0A5094"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48E30DA"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EC29D1C"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4B5C891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7FC39ADD"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70635778" w:rsidR="006927F7" w:rsidRDefault="00855042" w:rsidP="00CB3D4A">
      <w:pPr>
        <w:ind w:firstLine="480"/>
        <w:rPr>
          <w:rFonts w:cs="Times New Roman" w:hint="eastAsia"/>
        </w:rPr>
      </w:pPr>
      <w:r>
        <w:rPr>
          <w:rFonts w:hint="eastAsia"/>
        </w:rPr>
        <w:t>為探討學生</w:t>
      </w:r>
      <w:r w:rsidR="007A24F7">
        <w:rPr>
          <w:rFonts w:hint="eastAsia"/>
        </w:rPr>
        <w:t>是否認可</w:t>
      </w:r>
      <w:r>
        <w:rPr>
          <w:rFonts w:hint="eastAsia"/>
        </w:rPr>
        <w:t>「概念理解」</w:t>
      </w:r>
      <w:r w:rsidR="0062554E">
        <w:rPr>
          <w:rFonts w:hint="eastAsia"/>
        </w:rPr>
        <w:t>策略所延伸之課堂活動「老師講解」，對於自己</w:t>
      </w:r>
      <w:r w:rsidR="008E1B9D">
        <w:rPr>
          <w:rFonts w:hint="eastAsia"/>
        </w:rPr>
        <w:t>學習</w:t>
      </w:r>
      <w:r w:rsidR="0062554E">
        <w:rPr>
          <w:rFonts w:hint="eastAsia"/>
        </w:rPr>
        <w:t>課堂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Pr>
          <w:rFonts w:cs="Times New Roman" w:hint="eastAsia"/>
        </w:rPr>
        <w:t>「</w:t>
      </w:r>
      <w:r w:rsidR="00A0363E" w:rsidRPr="005543D6">
        <w:rPr>
          <w:rFonts w:cs="Times New Roman" w:hint="eastAsia"/>
        </w:rPr>
        <w:t>如何應用類神經網路解決問題</w:t>
      </w:r>
      <w:r w:rsidR="00A0363E">
        <w:rPr>
          <w:rFonts w:cs="Times New Roman" w:hint="eastAsia"/>
        </w:rPr>
        <w:t>」</w:t>
      </w:r>
      <w:r w:rsidR="00A0363E">
        <w:rPr>
          <w:rFonts w:cs="Times New Roman" w:hint="eastAsia"/>
        </w:rPr>
        <w:t>、</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w:t>
      </w:r>
      <w:r w:rsidR="00A0363E">
        <w:rPr>
          <w:rFonts w:cs="Times New Roman" w:hint="eastAsia"/>
        </w:rPr>
        <w:t>是在教材中</w:t>
      </w:r>
      <w:r w:rsidR="00403802">
        <w:rPr>
          <w:rFonts w:cs="Times New Roman" w:hint="eastAsia"/>
        </w:rPr>
        <w:t>較簡單的課堂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hint="eastAsia"/>
        </w:rPr>
      </w:pPr>
    </w:p>
    <w:p w14:paraId="001392DC" w14:textId="64D875E8" w:rsidR="0062554E" w:rsidRDefault="0062554E" w:rsidP="0062554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5</w:t>
      </w:r>
      <w:r>
        <w:fldChar w:fldCharType="end"/>
      </w:r>
      <w:r w:rsidRPr="003B6560">
        <w:rPr>
          <w:rFonts w:hint="eastAsia"/>
        </w:rPr>
        <w:t>「老師講解」有助於各課堂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6E0CC74D" w14:textId="27755F31" w:rsidR="006979C1" w:rsidRDefault="00855042" w:rsidP="00E2503E">
      <w:pPr>
        <w:ind w:firstLine="480"/>
        <w:rPr>
          <w:rFonts w:hint="eastAsia"/>
        </w:rPr>
      </w:pPr>
      <w:r>
        <w:rPr>
          <w:rFonts w:hint="eastAsia"/>
        </w:rPr>
        <w:t>為探討學生</w:t>
      </w:r>
      <w:r w:rsidR="008E1B9D">
        <w:rPr>
          <w:rFonts w:hint="eastAsia"/>
        </w:rPr>
        <w:t>是否認可「概念</w:t>
      </w:r>
      <w:r w:rsidR="008E1B9D">
        <w:rPr>
          <w:rFonts w:hint="eastAsia"/>
        </w:rPr>
        <w:t>反思</w:t>
      </w:r>
      <w:r w:rsidR="008E1B9D">
        <w:rPr>
          <w:rFonts w:hint="eastAsia"/>
        </w:rPr>
        <w:t>」策略所延伸之課堂活動「</w:t>
      </w:r>
      <w:r w:rsidR="008E1B9D">
        <w:rPr>
          <w:rFonts w:hint="eastAsia"/>
        </w:rPr>
        <w:t>模擬平台之操作</w:t>
      </w:r>
      <w:r w:rsidR="008E1B9D">
        <w:rPr>
          <w:rFonts w:hint="eastAsia"/>
        </w:rPr>
        <w:t>」，對於自己學習課堂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rPr>
          <w:rFonts w:hint="eastAsia"/>
        </w:rPr>
      </w:pPr>
    </w:p>
    <w:p w14:paraId="5C654868" w14:textId="0D2F098D" w:rsidR="008E1B9D" w:rsidRDefault="008E1B9D" w:rsidP="008E1B9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6</w:t>
      </w:r>
      <w:r>
        <w:fldChar w:fldCharType="end"/>
      </w:r>
      <w:r w:rsidRPr="00030C11">
        <w:rPr>
          <w:rFonts w:hint="eastAsia"/>
        </w:rPr>
        <w:t>「</w:t>
      </w:r>
      <w:r>
        <w:rPr>
          <w:rFonts w:hint="eastAsia"/>
        </w:rPr>
        <w:t>模擬平台之操作</w:t>
      </w:r>
      <w:r w:rsidRPr="00030C11">
        <w:rPr>
          <w:rFonts w:hint="eastAsia"/>
        </w:rPr>
        <w:t>」有助於各課堂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601EC7B2" w:rsidR="005543D6" w:rsidRDefault="00A55A66" w:rsidP="005543D6">
      <w:pPr>
        <w:ind w:firstLine="480"/>
        <w:rPr>
          <w:rFonts w:cs="Times New Roman"/>
        </w:rPr>
      </w:pPr>
      <w:r>
        <w:rPr>
          <w:rFonts w:hint="eastAsia"/>
        </w:rPr>
        <w:t>為探討學生</w:t>
      </w:r>
      <w:r w:rsidR="001E37FA">
        <w:rPr>
          <w:rFonts w:hint="eastAsia"/>
        </w:rPr>
        <w:t>是否認可「概念</w:t>
      </w:r>
      <w:r w:rsidR="001E37FA">
        <w:rPr>
          <w:rFonts w:hint="eastAsia"/>
        </w:rPr>
        <w:t>應用</w:t>
      </w:r>
      <w:r w:rsidR="001E37FA">
        <w:rPr>
          <w:rFonts w:hint="eastAsia"/>
        </w:rPr>
        <w:t>」策略所延伸之課堂活動「</w:t>
      </w:r>
      <w:r w:rsidR="001E37FA">
        <w:rPr>
          <w:rFonts w:hint="eastAsia"/>
        </w:rPr>
        <w:t>程式實作</w:t>
      </w:r>
      <w:r w:rsidR="001E37FA">
        <w:rPr>
          <w:rFonts w:hint="eastAsia"/>
        </w:rPr>
        <w:t>」，對於自己學習課堂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Pr>
          <w:rFonts w:cs="Times New Roman" w:hint="eastAsia"/>
        </w:rPr>
        <w:t>「</w:t>
      </w:r>
      <w:r w:rsidR="00D22C4D" w:rsidRPr="005543D6">
        <w:rPr>
          <w:rFonts w:cs="Times New Roman" w:hint="eastAsia"/>
        </w:rPr>
        <w:t>權重與輸出誤差間的關係</w:t>
      </w:r>
      <w:r w:rsidR="00D22C4D">
        <w:rPr>
          <w:rFonts w:cs="Times New Roman" w:hint="eastAsia"/>
        </w:rPr>
        <w:t>」</w:t>
      </w:r>
      <w:r w:rsidR="00D22C4D">
        <w:rPr>
          <w:rFonts w:cs="Times New Roman" w:hint="eastAsia"/>
        </w:rPr>
        <w:t>相較於</w:t>
      </w:r>
      <w:r w:rsidR="00D22C4D">
        <w:rPr>
          <w:rFonts w:cs="Times New Roman" w:hint="eastAsia"/>
        </w:rPr>
        <w:t>「資料搜集」</w:t>
      </w:r>
      <w:r w:rsidR="00D22C4D">
        <w:rPr>
          <w:rFonts w:cs="Times New Roman" w:hint="eastAsia"/>
        </w:rPr>
        <w:t>、</w:t>
      </w:r>
      <w:r w:rsidR="00D22C4D">
        <w:rPr>
          <w:rFonts w:cs="Times New Roman" w:hint="eastAsia"/>
        </w:rPr>
        <w:t>「</w:t>
      </w:r>
      <w:r w:rsidR="00D22C4D" w:rsidRPr="005543D6">
        <w:rPr>
          <w:rFonts w:cs="Times New Roman" w:hint="eastAsia"/>
        </w:rPr>
        <w:t>訓練類神經網路的目的</w:t>
      </w:r>
      <w:r w:rsidR="00D22C4D">
        <w:rPr>
          <w:rFonts w:cs="Times New Roman" w:hint="eastAsia"/>
        </w:rPr>
        <w:t>」</w:t>
      </w:r>
      <w:r w:rsidR="00D22C4D">
        <w:rPr>
          <w:rFonts w:cs="Times New Roman" w:hint="eastAsia"/>
        </w:rPr>
        <w:t>、</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w:t>
      </w:r>
      <w:r w:rsidR="00D22C4D">
        <w:rPr>
          <w:rFonts w:cs="Times New Roman" w:hint="eastAsia"/>
        </w:rPr>
        <w:t>難</w:t>
      </w:r>
      <w:r w:rsidR="00D22C4D">
        <w:rPr>
          <w:rFonts w:cs="Times New Roman" w:hint="eastAsia"/>
        </w:rPr>
        <w:t>的課堂概念</w:t>
      </w:r>
      <w:r w:rsidR="00D22C4D">
        <w:rPr>
          <w:rFonts w:cs="Times New Roman" w:hint="eastAsia"/>
        </w:rPr>
        <w:t>，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r w:rsidR="00D22C4D">
        <w:rPr>
          <w:rFonts w:cs="Times New Roman" w:hint="eastAsia"/>
        </w:rPr>
        <w:t>，</w:t>
      </w:r>
      <w:r w:rsidR="00361FEA">
        <w:rPr>
          <w:rFonts w:cs="Times New Roman" w:hint="eastAsia"/>
        </w:rPr>
        <w:t>所以仍能推測</w:t>
      </w:r>
      <w:r w:rsidR="00D22C4D">
        <w:rPr>
          <w:rFonts w:cs="Times New Roman" w:hint="eastAsia"/>
        </w:rPr>
        <w:t>學生認為「</w:t>
      </w:r>
      <w:r w:rsidR="00361FEA">
        <w:rPr>
          <w:rFonts w:cs="Times New Roman" w:hint="eastAsia"/>
        </w:rPr>
        <w:t>程式實作</w:t>
      </w:r>
      <w:r w:rsidR="00D22C4D">
        <w:rPr>
          <w:rFonts w:cs="Times New Roman" w:hint="eastAsia"/>
        </w:rPr>
        <w:t>」之課堂活動</w:t>
      </w:r>
      <w:r w:rsidR="00361FEA">
        <w:rPr>
          <w:rFonts w:cs="Times New Roman" w:hint="eastAsia"/>
        </w:rPr>
        <w:t>對於</w:t>
      </w:r>
      <w:r w:rsidR="00D22C4D">
        <w:rPr>
          <w:rFonts w:cs="Times New Roman" w:hint="eastAsia"/>
        </w:rPr>
        <w:t>較簡單的課程概念</w:t>
      </w:r>
      <w:r w:rsidR="00361FEA">
        <w:rPr>
          <w:rFonts w:cs="Times New Roman" w:hint="eastAsia"/>
        </w:rPr>
        <w:t>較有益處</w:t>
      </w:r>
      <w:r w:rsidR="00D22C4D">
        <w:rPr>
          <w:rFonts w:cs="Times New Roman" w:hint="eastAsia"/>
        </w:rPr>
        <w:t>。</w:t>
      </w:r>
    </w:p>
    <w:p w14:paraId="1457A721" w14:textId="77777777" w:rsidR="00D22C4D" w:rsidRDefault="00D22C4D" w:rsidP="005543D6">
      <w:pPr>
        <w:ind w:firstLineChars="0" w:firstLine="0"/>
        <w:rPr>
          <w:rFonts w:hint="eastAsia"/>
        </w:rPr>
      </w:pPr>
    </w:p>
    <w:p w14:paraId="3B2BD7E6" w14:textId="7D1CBF06" w:rsidR="00157D61" w:rsidRDefault="00157D61" w:rsidP="00157D6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7</w:t>
      </w:r>
      <w:r>
        <w:fldChar w:fldCharType="end"/>
      </w:r>
      <w:r w:rsidRPr="00530C7A">
        <w:rPr>
          <w:rFonts w:hint="eastAsia"/>
        </w:rPr>
        <w:t>「</w:t>
      </w:r>
      <w:r>
        <w:rPr>
          <w:rFonts w:hint="eastAsia"/>
        </w:rPr>
        <w:t>程式實作</w:t>
      </w:r>
      <w:r w:rsidRPr="00530C7A">
        <w:rPr>
          <w:rFonts w:hint="eastAsia"/>
        </w:rPr>
        <w:t>」有助於各課堂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lastRenderedPageBreak/>
        <w:t>四、「概念理解」、「概念反思」、「概念應用」課堂感受比較</w:t>
      </w:r>
    </w:p>
    <w:p w14:paraId="1C2A7B92" w14:textId="6C397313" w:rsidR="00FE45AA" w:rsidRPr="00FE45AA" w:rsidRDefault="00572C60" w:rsidP="00FE45AA">
      <w:pPr>
        <w:ind w:firstLine="480"/>
        <w:rPr>
          <w:rFonts w:cs="Times New Roman" w:hint="eastAsia"/>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作」、「程式實作」）對於自身學習之影響與本研究原先設定的教學目的相符</w:t>
      </w:r>
      <w:r w:rsidR="00813CD2">
        <w:rPr>
          <w:rFonts w:cs="Times New Roman" w:hint="eastAsia"/>
        </w:rPr>
        <w:t>，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41115D41"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hint="eastAsia"/>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w:t>
      </w:r>
      <w:r w:rsidR="00D903C7">
        <w:rPr>
          <w:rFonts w:cs="Times New Roman" w:hint="eastAsia"/>
        </w:rPr>
        <w:t>「資料搜集」</w:t>
      </w:r>
      <w:r w:rsidR="00D903C7">
        <w:rPr>
          <w:rFonts w:cs="Times New Roman" w:hint="eastAsia"/>
        </w:rPr>
        <w:t>、</w:t>
      </w:r>
      <w:r w:rsidR="00D903C7">
        <w:rPr>
          <w:rFonts w:cs="Times New Roman" w:hint="eastAsia"/>
        </w:rPr>
        <w:t>「</w:t>
      </w:r>
      <w:r w:rsidR="00D903C7" w:rsidRPr="00D2671C">
        <w:rPr>
          <w:rFonts w:cs="Times New Roman" w:hint="eastAsia"/>
        </w:rPr>
        <w:t>訓練類神經網路的目的</w:t>
      </w:r>
      <w:r w:rsidR="00D903C7">
        <w:rPr>
          <w:rFonts w:cs="Times New Roman" w:hint="eastAsia"/>
        </w:rPr>
        <w:t>」</w:t>
      </w:r>
      <w:r w:rsidR="00D903C7">
        <w:rPr>
          <w:rFonts w:cs="Times New Roman" w:hint="eastAsia"/>
        </w:rPr>
        <w:t>皆為教材內容中，較簡單的課堂概念，由此可見控制組學生</w:t>
      </w:r>
      <w:r w:rsidR="00D903C7">
        <w:rPr>
          <w:rFonts w:cs="Times New Roman" w:hint="eastAsia"/>
        </w:rPr>
        <w:t>認為「老師講解」之課堂活動能夠幫助理解較簡單的課程概念。</w:t>
      </w:r>
    </w:p>
    <w:p w14:paraId="4759EC52" w14:textId="291DD7B8" w:rsidR="00D2671C" w:rsidRPr="00E55D05" w:rsidRDefault="00D2671C" w:rsidP="00D2671C">
      <w:pPr>
        <w:ind w:firstLine="480"/>
        <w:rPr>
          <w:rFonts w:hint="eastAsia"/>
        </w:rPr>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rPr>
          <w:rFonts w:hint="eastAsia"/>
        </w:rPr>
      </w:pPr>
    </w:p>
    <w:p w14:paraId="5D5114A4" w14:textId="13D6DE50" w:rsidR="00E2503E" w:rsidRDefault="00E2503E" w:rsidP="00E2503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9</w:t>
      </w:r>
      <w:r>
        <w:fldChar w:fldCharType="end"/>
      </w:r>
      <w:r w:rsidRPr="00527401">
        <w:rPr>
          <w:rFonts w:hint="eastAsia"/>
        </w:rPr>
        <w:t>「</w:t>
      </w:r>
      <w:r>
        <w:rPr>
          <w:rFonts w:hint="eastAsia"/>
        </w:rPr>
        <w:t>老師講解</w:t>
      </w:r>
      <w:r w:rsidRPr="00527401">
        <w:rPr>
          <w:rFonts w:hint="eastAsia"/>
        </w:rPr>
        <w:t>」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C1DCB30" w14:textId="2AB6F6B2" w:rsidR="00E2503E" w:rsidRDefault="00E2503E" w:rsidP="00E2503E">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0</w:t>
      </w:r>
      <w:r>
        <w:fldChar w:fldCharType="end"/>
      </w:r>
      <w:r w:rsidRPr="00E87CBB">
        <w:rPr>
          <w:rFonts w:hint="eastAsia"/>
        </w:rPr>
        <w:t>「程式實作」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6F1B563B" w14:textId="11217D5D" w:rsidR="00904EF3"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r w:rsidR="004E2DE3">
        <w:rPr>
          <w:rFonts w:hint="eastAsia"/>
        </w:rPr>
        <w:t>而此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p>
    <w:p w14:paraId="404EA74D" w14:textId="46093BC8" w:rsidR="001647F5" w:rsidRPr="001647F5" w:rsidRDefault="00447442" w:rsidP="001647F5">
      <w:pPr>
        <w:ind w:firstLine="480"/>
        <w:rPr>
          <w:rFonts w:hint="eastAsia"/>
        </w:rPr>
      </w:pPr>
      <w:r>
        <w:rPr>
          <w:rFonts w:hint="eastAsia"/>
        </w:rPr>
        <w:t>而從</w:t>
      </w:r>
      <w:r>
        <w:rPr>
          <w:rFonts w:hint="eastAsia"/>
        </w:rPr>
        <w:t>表</w:t>
      </w:r>
      <w:r>
        <w:t>4-21</w:t>
      </w:r>
      <w:r>
        <w:rPr>
          <w:rFonts w:hint="eastAsia"/>
        </w:rPr>
        <w:t>實驗組學生的訪談內容中，可以發現學生認同</w:t>
      </w:r>
      <w:r>
        <w:rPr>
          <w:rFonts w:hint="eastAsia"/>
        </w:rPr>
        <w:t>模擬平台介入教學對於學習是有幫助的</w:t>
      </w:r>
      <w:r>
        <w:rPr>
          <w:rFonts w:hint="eastAsia"/>
        </w:rPr>
        <w:t>，以及將兩組訪談內容對照的結果分析，本研究發現三項益處與過往</w:t>
      </w:r>
      <w:r>
        <w:rPr>
          <w:rFonts w:hint="eastAsia"/>
        </w:rPr>
        <w:t>模擬式教學</w:t>
      </w:r>
      <w:r>
        <w:rPr>
          <w:rFonts w:hint="eastAsia"/>
        </w:rPr>
        <w:t>相關研究</w:t>
      </w:r>
      <w:r>
        <w:rPr>
          <w:rFonts w:hint="eastAsia"/>
        </w:rPr>
        <w:t>相符</w:t>
      </w:r>
      <w:r>
        <w:rPr>
          <w:rFonts w:hint="eastAsia"/>
        </w:rPr>
        <w:t>：</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w:t>
      </w:r>
      <w:r w:rsidR="00293AE5">
        <w:rPr>
          <w:rFonts w:hint="eastAsia"/>
        </w:rPr>
        <w:t>表</w:t>
      </w:r>
      <w:r w:rsidR="00293AE5">
        <w:t>4-21</w:t>
      </w:r>
      <w:r w:rsidR="00293AE5">
        <w:rPr>
          <w:rFonts w:hint="eastAsia"/>
        </w:rPr>
        <w:t>訪談內容</w:t>
      </w:r>
      <w:r w:rsidR="00293AE5">
        <w:rPr>
          <w:rFonts w:hint="eastAsia"/>
        </w:rPr>
        <w:t>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日常經驗能幫助學生理解，在教導演算法相關主題時，</w:t>
      </w:r>
      <w:r w:rsidR="001C3F2F">
        <w:rPr>
          <w:rFonts w:hint="eastAsia"/>
        </w:rPr>
        <w:t>將演算法的執行過程融入日常生活經驗，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日常生活經驗的例子考量至教材內容中，像是</w:t>
      </w:r>
      <w:r w:rsidR="001C3F2F">
        <w:rPr>
          <w:rFonts w:hint="eastAsia"/>
        </w:rPr>
        <w:t>健康照護與貓狗圖片分類的例子</w:t>
      </w:r>
      <w:r w:rsidR="001C3F2F">
        <w:rPr>
          <w:rFonts w:hint="eastAsia"/>
        </w:rPr>
        <w:t>以增進學生對於課程的理解程度，</w:t>
      </w:r>
      <w:r w:rsidR="001C3F2F">
        <w:rPr>
          <w:rFonts w:hint="eastAsia"/>
        </w:rPr>
        <w:t>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w:t>
      </w:r>
      <w:r w:rsidR="001C3F2F">
        <w:rPr>
          <w:rFonts w:hint="eastAsia"/>
        </w:rPr>
        <w:t>，</w:t>
      </w:r>
      <w:r w:rsidR="001C3F2F">
        <w:rPr>
          <w:rFonts w:hint="eastAsia"/>
        </w:rPr>
        <w:t>可以發現學生</w:t>
      </w:r>
      <w:r w:rsidR="001C3F2F">
        <w:rPr>
          <w:rFonts w:hint="eastAsia"/>
        </w:rPr>
        <w:t>認同</w:t>
      </w:r>
      <w:r w:rsidR="001C3F2F">
        <w:rPr>
          <w:rFonts w:hint="eastAsia"/>
        </w:rPr>
        <w:t>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日常生活經驗，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w:t>
      </w:r>
      <w:r w:rsidR="001647F5">
        <w:rPr>
          <w:rFonts w:cs="Times New Roman" w:hint="eastAsia"/>
          <w:kern w:val="0"/>
        </w:rPr>
        <w:t>，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w:t>
      </w:r>
      <w:r w:rsidR="001647F5">
        <w:rPr>
          <w:rFonts w:hint="eastAsia"/>
        </w:rPr>
        <w:lastRenderedPageBreak/>
        <w:t>函數」這個課堂單元，普遍覺得困難，在課程內容設計中，本單元確實將許多運算融入至此單元中，使學生認為課程從此單元開始變得更加困難，但訪談內容也顯示，學生認為本單元遇到的學習困難，在模擬平台上是能夠幫助自己解決學習困難的</w:t>
      </w:r>
      <w:r w:rsidR="001647F5">
        <w:rPr>
          <w:rFonts w:hint="eastAsia"/>
        </w:rPr>
        <w:t>，表示學生在面對較複雜計算的教學內容時，模擬平台是能夠協助學生理解這些課堂概念，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54CCCA66"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23C8A2F3"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08FD59A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47780C0B"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0B5B5AF6" w:rsidR="00440232" w:rsidRPr="00D437F3" w:rsidRDefault="00440232" w:rsidP="00440232">
      <w:pPr>
        <w:ind w:firstLine="480"/>
        <w:rPr>
          <w:b/>
          <w:bCs/>
        </w:rPr>
      </w:pPr>
      <w:r w:rsidRPr="00D437F3">
        <w:rPr>
          <w:b/>
          <w:bCs/>
        </w:rPr>
        <w:lastRenderedPageBreak/>
        <w:t xml:space="preserve">1. </w:t>
      </w:r>
      <w:r w:rsidRPr="00D437F3">
        <w:rPr>
          <w:rFonts w:hint="eastAsia"/>
          <w:b/>
          <w:bCs/>
        </w:rPr>
        <w:t>模擬式教學策略「概念理解」課堂感受</w:t>
      </w:r>
    </w:p>
    <w:p w14:paraId="457E98E2" w14:textId="7C54F686" w:rsidR="00697980"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56258C9A" w:rsidR="00440232" w:rsidRPr="00D437F3" w:rsidRDefault="00440232" w:rsidP="00440232">
      <w:pPr>
        <w:ind w:firstLine="480"/>
        <w:rPr>
          <w:b/>
          <w:bCs/>
        </w:rPr>
      </w:pPr>
      <w:r w:rsidRPr="00D437F3">
        <w:rPr>
          <w:rFonts w:hint="eastAsia"/>
          <w:b/>
          <w:bCs/>
        </w:rPr>
        <w:t>2</w:t>
      </w:r>
      <w:r w:rsidRPr="00D437F3">
        <w:rPr>
          <w:b/>
          <w:bCs/>
        </w:rPr>
        <w:t xml:space="preserve">. </w:t>
      </w:r>
      <w:r w:rsidRPr="00D437F3">
        <w:rPr>
          <w:rFonts w:hint="eastAsia"/>
          <w:b/>
          <w:bCs/>
        </w:rPr>
        <w:t>模擬式教學策略「概念反思」課堂感受</w:t>
      </w:r>
    </w:p>
    <w:p w14:paraId="5A01D5EF" w14:textId="3CF2A9F6" w:rsidR="00697980" w:rsidRDefault="00FE3767" w:rsidP="00CB3D4A">
      <w:pPr>
        <w:ind w:firstLine="480"/>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堂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w:t>
      </w:r>
      <w:r w:rsidR="00303F8B" w:rsidRPr="00866B9A">
        <w:rPr>
          <w:rFonts w:hint="eastAsia"/>
        </w:rPr>
        <w:lastRenderedPageBreak/>
        <w:t>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7C021B33"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7AE7D3F9" w:rsidR="00440232" w:rsidRPr="00D437F3" w:rsidRDefault="00440232" w:rsidP="00CB3D4A">
      <w:pPr>
        <w:ind w:firstLine="480"/>
        <w:rPr>
          <w:b/>
          <w:bCs/>
        </w:rPr>
      </w:pPr>
      <w:r w:rsidRPr="00D437F3">
        <w:rPr>
          <w:b/>
          <w:bCs/>
        </w:rPr>
        <w:t xml:space="preserve">3. </w:t>
      </w:r>
      <w:r w:rsidRPr="00D437F3">
        <w:rPr>
          <w:rFonts w:hint="eastAsia"/>
          <w:b/>
          <w:bCs/>
        </w:rPr>
        <w:t>模擬式教學策略「概念應用」課堂感受</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w:t>
      </w:r>
      <w:r>
        <w:rPr>
          <w:rFonts w:cs="Times New Roman" w:hint="eastAsia"/>
        </w:rPr>
        <w:lastRenderedPageBreak/>
        <w:t>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7F843D63" w:rsidR="00421596" w:rsidRDefault="00421596" w:rsidP="00CB3D4A">
      <w:pPr>
        <w:ind w:firstLine="480"/>
      </w:pPr>
      <w:r>
        <w:rPr>
          <w:rFonts w:cs="Times New Roman" w:hint="eastAsia"/>
        </w:rPr>
        <w:t>在本研究第三章說明的模擬式教學策略，「概念理解」之目的較著重於讓學生初步認識每個單元內容，「概念反思」之目的較著重於讓學生反思概念，而且熟悉每個單元相關的演算法或原理的運作過程，「概念應用」之目的則著重於讓學生透過程式實際應用課程中教導的概念。</w:t>
      </w:r>
    </w:p>
    <w:p w14:paraId="11822EF5" w14:textId="7C76F861" w:rsidR="00A1407B" w:rsidRDefault="00A3593A" w:rsidP="00421596">
      <w:pPr>
        <w:ind w:firstLine="480"/>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r w:rsidR="00421596">
        <w:rPr>
          <w:rFonts w:cs="Times New Roman" w:hint="eastAsia"/>
        </w:rPr>
        <w:t>在此</w:t>
      </w:r>
      <w:r w:rsidR="00E43D2C">
        <w:rPr>
          <w:rFonts w:cs="Times New Roman" w:hint="eastAsia"/>
        </w:rPr>
        <w:t>調查結果可以得知，學生認為各項學習策略所延伸的課堂活動</w:t>
      </w:r>
      <w:r w:rsidR="00421596">
        <w:rPr>
          <w:rFonts w:cs="Times New Roman" w:hint="eastAsia"/>
        </w:rPr>
        <w:t>（例如：</w:t>
      </w:r>
      <w:r w:rsidR="00E43D2C">
        <w:rPr>
          <w:rFonts w:cs="Times New Roman" w:hint="eastAsia"/>
        </w:rPr>
        <w:t>「老師講解」、「模擬平台之操作」、「程式實作」</w:t>
      </w:r>
      <w:r w:rsidR="00421596">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1AC69EE7"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人工智慧概念之影響</w:t>
      </w:r>
    </w:p>
    <w:p w14:paraId="50CAB944" w14:textId="2DD85B7D"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749DFCC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人工智慧演算法實作之影響</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77777777" w:rsidR="0029351A" w:rsidRDefault="009D32CB" w:rsidP="00795279">
      <w:pPr>
        <w:ind w:firstLineChars="0" w:firstLine="482"/>
        <w:rPr>
          <w:rFonts w:cs="Times New Roman"/>
        </w:rPr>
      </w:pPr>
      <w:r>
        <w:rPr>
          <w:rFonts w:cs="Times New Roman" w:hint="eastAsia"/>
        </w:rPr>
        <w:t>所以本研究推測本次實驗之視覺化模擬平台較著重於呈現「基礎數學知識」的面向，兩組學生對於「程式實作」之教學活動安排、教材設計皆相同</w:t>
      </w:r>
      <w:r w:rsidR="00D878A2">
        <w:rPr>
          <w:rFonts w:cs="Times New Roman" w:hint="eastAsia"/>
        </w:rPr>
        <w:t>，本研究也推測這可能是兩組學生在人工智慧演算法實作上沒有顯著差異之原因。</w:t>
      </w:r>
    </w:p>
    <w:p w14:paraId="1EE47EED" w14:textId="67179F0C"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滿足了「基礎數學知識」，所以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lastRenderedPageBreak/>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036D1C95"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本研究找尋過往文獻發現</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lastRenderedPageBreak/>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73" w:name="_Toc107083476"/>
      <w:r>
        <w:rPr>
          <w:rFonts w:hint="eastAsia"/>
        </w:rPr>
        <w:lastRenderedPageBreak/>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進行人工智慧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66E0E75A" w:rsidR="005B5C30" w:rsidRDefault="005B5C30" w:rsidP="000F17A3">
      <w:pPr>
        <w:ind w:firstLine="480"/>
      </w:pP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lastRenderedPageBreak/>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hint="eastAsia"/>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E9393D" w14:textId="77777777" w:rsidR="0043659F" w:rsidRDefault="0043659F" w:rsidP="00D3535B">
      <w:pPr>
        <w:spacing w:line="240" w:lineRule="auto"/>
        <w:ind w:firstLine="480"/>
      </w:pPr>
      <w:r>
        <w:separator/>
      </w:r>
    </w:p>
  </w:endnote>
  <w:endnote w:type="continuationSeparator" w:id="0">
    <w:p w14:paraId="2CC0FFEF" w14:textId="77777777" w:rsidR="0043659F" w:rsidRDefault="0043659F" w:rsidP="00D3535B">
      <w:pPr>
        <w:spacing w:line="240" w:lineRule="auto"/>
        <w:ind w:firstLine="480"/>
      </w:pPr>
      <w:r>
        <w:continuationSeparator/>
      </w:r>
    </w:p>
  </w:endnote>
  <w:endnote w:type="continuationNotice" w:id="1">
    <w:p w14:paraId="11211AE1" w14:textId="77777777" w:rsidR="0043659F" w:rsidRDefault="0043659F">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137DA" w14:textId="77777777" w:rsidR="0043659F" w:rsidRDefault="0043659F" w:rsidP="00D3535B">
      <w:pPr>
        <w:spacing w:line="240" w:lineRule="auto"/>
        <w:ind w:firstLine="480"/>
      </w:pPr>
      <w:r>
        <w:separator/>
      </w:r>
    </w:p>
  </w:footnote>
  <w:footnote w:type="continuationSeparator" w:id="0">
    <w:p w14:paraId="56AD0E7D" w14:textId="77777777" w:rsidR="0043659F" w:rsidRDefault="0043659F" w:rsidP="00D3535B">
      <w:pPr>
        <w:spacing w:line="240" w:lineRule="auto"/>
        <w:ind w:firstLine="480"/>
      </w:pPr>
      <w:r>
        <w:continuationSeparator/>
      </w:r>
    </w:p>
  </w:footnote>
  <w:footnote w:type="continuationNotice" w:id="1">
    <w:p w14:paraId="6AF47020" w14:textId="77777777" w:rsidR="0043659F" w:rsidRDefault="0043659F">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E033B"/>
    <w:rsid w:val="001E1F98"/>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7433"/>
    <w:rsid w:val="003C3C4F"/>
    <w:rsid w:val="003C417B"/>
    <w:rsid w:val="003C6C7E"/>
    <w:rsid w:val="003C71DF"/>
    <w:rsid w:val="003C7896"/>
    <w:rsid w:val="003D174D"/>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59F"/>
    <w:rsid w:val="00437B7C"/>
    <w:rsid w:val="00440232"/>
    <w:rsid w:val="004416B0"/>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2277"/>
    <w:rsid w:val="00503F1D"/>
    <w:rsid w:val="0050432A"/>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B6"/>
    <w:rsid w:val="005B5C30"/>
    <w:rsid w:val="005B667C"/>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9C1"/>
    <w:rsid w:val="00697B97"/>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26AA"/>
    <w:rsid w:val="00735122"/>
    <w:rsid w:val="00735CBA"/>
    <w:rsid w:val="00735F0C"/>
    <w:rsid w:val="00735F90"/>
    <w:rsid w:val="00737347"/>
    <w:rsid w:val="00737B84"/>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E62"/>
    <w:rsid w:val="00793377"/>
    <w:rsid w:val="007948A1"/>
    <w:rsid w:val="00794CBB"/>
    <w:rsid w:val="00794F2E"/>
    <w:rsid w:val="00795279"/>
    <w:rsid w:val="007A184B"/>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06FD"/>
    <w:rsid w:val="00841365"/>
    <w:rsid w:val="008415ED"/>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18DA"/>
    <w:rsid w:val="00A91987"/>
    <w:rsid w:val="00A91FAB"/>
    <w:rsid w:val="00A928C6"/>
    <w:rsid w:val="00A93B20"/>
    <w:rsid w:val="00A96609"/>
    <w:rsid w:val="00A96A44"/>
    <w:rsid w:val="00A976A9"/>
    <w:rsid w:val="00AA1463"/>
    <w:rsid w:val="00AA29B5"/>
    <w:rsid w:val="00AA2A3A"/>
    <w:rsid w:val="00AA4427"/>
    <w:rsid w:val="00AA55ED"/>
    <w:rsid w:val="00AA72DA"/>
    <w:rsid w:val="00AB108B"/>
    <w:rsid w:val="00AB3350"/>
    <w:rsid w:val="00AC122C"/>
    <w:rsid w:val="00AC3BC5"/>
    <w:rsid w:val="00AC5E21"/>
    <w:rsid w:val="00AC673E"/>
    <w:rsid w:val="00AD2BD7"/>
    <w:rsid w:val="00AD512E"/>
    <w:rsid w:val="00AD5917"/>
    <w:rsid w:val="00AD72F2"/>
    <w:rsid w:val="00AE4F3B"/>
    <w:rsid w:val="00AE5297"/>
    <w:rsid w:val="00AE6084"/>
    <w:rsid w:val="00AE6E67"/>
    <w:rsid w:val="00AF32B1"/>
    <w:rsid w:val="00AF674C"/>
    <w:rsid w:val="00B05E53"/>
    <w:rsid w:val="00B070A2"/>
    <w:rsid w:val="00B12821"/>
    <w:rsid w:val="00B12FB6"/>
    <w:rsid w:val="00B17C19"/>
    <w:rsid w:val="00B21BFC"/>
    <w:rsid w:val="00B23D97"/>
    <w:rsid w:val="00B2522B"/>
    <w:rsid w:val="00B27FC5"/>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52D2"/>
    <w:rsid w:val="00BD533A"/>
    <w:rsid w:val="00BD7A9D"/>
    <w:rsid w:val="00BE11F9"/>
    <w:rsid w:val="00BE1235"/>
    <w:rsid w:val="00BE1BBD"/>
    <w:rsid w:val="00BE53B2"/>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6FF0"/>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64DE"/>
    <w:rsid w:val="00DE1656"/>
    <w:rsid w:val="00DE2B71"/>
    <w:rsid w:val="00DE4DDB"/>
    <w:rsid w:val="00DE4DFF"/>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14F9"/>
    <w:rsid w:val="00FA21C5"/>
    <w:rsid w:val="00FA2597"/>
    <w:rsid w:val="00FA269E"/>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183</Pages>
  <Words>13543</Words>
  <Characters>77201</Characters>
  <Application>Microsoft Office Word</Application>
  <DocSecurity>0</DocSecurity>
  <Lines>643</Lines>
  <Paragraphs>181</Paragraphs>
  <ScaleCrop>false</ScaleCrop>
  <Company/>
  <LinksUpToDate>false</LinksUpToDate>
  <CharactersWithSpaces>9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59</cp:revision>
  <cp:lastPrinted>2022-07-07T12:38:00Z</cp:lastPrinted>
  <dcterms:created xsi:type="dcterms:W3CDTF">2022-07-01T12:06:00Z</dcterms:created>
  <dcterms:modified xsi:type="dcterms:W3CDTF">2022-07-0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